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AFAA6F5" w14:textId="77777777" w:rsidR="00D17C5E" w:rsidRPr="0077241E" w:rsidRDefault="00D17C5E" w:rsidP="0077241E">
      <w:pPr>
        <w:keepNext/>
        <w:spacing w:before="245" w:after="115"/>
        <w:jc w:val="center"/>
        <w:rPr>
          <w:rFonts w:ascii="Times New Roman" w:hAnsi="Times New Roman" w:cs="Times New Roman"/>
          <w:sz w:val="20"/>
          <w:szCs w:val="20"/>
        </w:rPr>
      </w:pPr>
      <w:r w:rsidRPr="0077241E">
        <w:rPr>
          <w:rFonts w:ascii="Times New Roman" w:hAnsi="Times New Roman" w:cs="Times New Roman"/>
          <w:b/>
          <w:bCs/>
          <w:sz w:val="44"/>
          <w:szCs w:val="44"/>
        </w:rPr>
        <w:t>CTT535 – Mobile Application Development</w:t>
      </w:r>
    </w:p>
    <w:p w14:paraId="131E0E19" w14:textId="77777777" w:rsidR="008B214B" w:rsidRPr="0077241E" w:rsidRDefault="008B214B" w:rsidP="0077241E">
      <w:pPr>
        <w:pStyle w:val="NormalWeb"/>
        <w:keepNext/>
        <w:spacing w:before="245" w:beforeAutospacing="0" w:after="115" w:line="240" w:lineRule="auto"/>
        <w:ind w:firstLine="0"/>
        <w:jc w:val="center"/>
        <w:rPr>
          <w:rFonts w:ascii="Times New Roman" w:hAnsi="Times New Roman"/>
        </w:rPr>
      </w:pPr>
      <w:r w:rsidRPr="0077241E">
        <w:rPr>
          <w:rFonts w:ascii="Times New Roman" w:hAnsi="Times New Roman"/>
          <w:b/>
          <w:bCs/>
          <w:sz w:val="44"/>
          <w:szCs w:val="44"/>
        </w:rPr>
        <w:t>Individual Assignment</w:t>
      </w:r>
    </w:p>
    <w:p w14:paraId="030F7DFF" w14:textId="77777777" w:rsidR="008B214B" w:rsidRPr="0077241E" w:rsidRDefault="008B214B" w:rsidP="0077241E">
      <w:pPr>
        <w:pStyle w:val="NormalWeb"/>
        <w:keepNext/>
        <w:spacing w:before="245" w:beforeAutospacing="0" w:after="115" w:line="240" w:lineRule="auto"/>
        <w:ind w:firstLine="0"/>
        <w:jc w:val="center"/>
        <w:rPr>
          <w:rFonts w:ascii="Times New Roman" w:hAnsi="Times New Roman"/>
        </w:rPr>
      </w:pPr>
      <w:r w:rsidRPr="0077241E">
        <w:rPr>
          <w:rFonts w:ascii="Times New Roman" w:hAnsi="Times New Roman"/>
          <w:b/>
          <w:bCs/>
          <w:sz w:val="44"/>
          <w:szCs w:val="44"/>
        </w:rPr>
        <w:t>IA-12: Working with Data Storage</w:t>
      </w:r>
    </w:p>
    <w:p w14:paraId="046159DC" w14:textId="0BB8E9D4" w:rsidR="008B214B" w:rsidRDefault="008B214B" w:rsidP="0077241E">
      <w:pPr>
        <w:pStyle w:val="Heading1"/>
      </w:pPr>
      <w:r>
        <w:t>General Information</w:t>
      </w:r>
    </w:p>
    <w:tbl>
      <w:tblPr>
        <w:tblW w:w="5000" w:type="pct"/>
        <w:tblCellSpacing w:w="0" w:type="dxa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4320"/>
        <w:gridCol w:w="4320"/>
      </w:tblGrid>
      <w:tr w:rsidR="008B214B" w14:paraId="7E2FD1BC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5C10592" w14:textId="77777777" w:rsidR="008B214B" w:rsidRDefault="008B214B">
            <w:pPr>
              <w:pStyle w:val="western1"/>
            </w:pPr>
            <w:r>
              <w:t>Assignment ID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8FF88CB" w14:textId="77777777" w:rsidR="008B214B" w:rsidRDefault="008B214B">
            <w:pPr>
              <w:pStyle w:val="western1"/>
            </w:pPr>
            <w:r>
              <w:t>IA-12</w:t>
            </w:r>
          </w:p>
        </w:tc>
      </w:tr>
      <w:tr w:rsidR="008B214B" w14:paraId="55D60E2E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B8E16CE" w14:textId="77777777" w:rsidR="008B214B" w:rsidRDefault="008B214B">
            <w:pPr>
              <w:pStyle w:val="western1"/>
            </w:pPr>
            <w:r>
              <w:t>Duration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650D99E7" w14:textId="77777777" w:rsidR="008B214B" w:rsidRDefault="008B214B">
            <w:pPr>
              <w:pStyle w:val="western1"/>
            </w:pPr>
            <w:r>
              <w:t>3 hours</w:t>
            </w:r>
          </w:p>
        </w:tc>
      </w:tr>
      <w:tr w:rsidR="008B214B" w14:paraId="17E2FF3F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FEADDB2" w14:textId="77777777" w:rsidR="008B214B" w:rsidRDefault="008B214B">
            <w:pPr>
              <w:pStyle w:val="western1"/>
            </w:pPr>
            <w:r>
              <w:t>Deadline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4047A71E" w14:textId="77777777" w:rsidR="008B214B" w:rsidRDefault="008B214B">
            <w:pPr>
              <w:pStyle w:val="western1"/>
            </w:pPr>
            <w:r>
              <w:t>Will be notified on the course website</w:t>
            </w:r>
          </w:p>
        </w:tc>
      </w:tr>
      <w:tr w:rsidR="008B214B" w14:paraId="536C2A33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A66C317" w14:textId="77777777" w:rsidR="008B214B" w:rsidRDefault="008B214B">
            <w:pPr>
              <w:pStyle w:val="western1"/>
            </w:pPr>
            <w:r>
              <w:t>Type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535733D4" w14:textId="77777777" w:rsidR="008B214B" w:rsidRDefault="008B214B">
            <w:pPr>
              <w:pStyle w:val="western1"/>
            </w:pPr>
            <w:r>
              <w:t>Individual Assignment</w:t>
            </w:r>
          </w:p>
        </w:tc>
      </w:tr>
      <w:tr w:rsidR="008B214B" w14:paraId="2BA83CB7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79BCCBA" w14:textId="77777777" w:rsidR="008B214B" w:rsidRDefault="008B214B">
            <w:pPr>
              <w:pStyle w:val="western1"/>
            </w:pPr>
            <w:r>
              <w:t>Where to submit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F09F27C" w14:textId="77777777" w:rsidR="008B214B" w:rsidRDefault="008B214B">
            <w:pPr>
              <w:pStyle w:val="western1"/>
            </w:pPr>
            <w:r>
              <w:t>The course website</w:t>
            </w:r>
          </w:p>
        </w:tc>
      </w:tr>
      <w:tr w:rsidR="008B214B" w14:paraId="44EB83DE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702DFEC3" w14:textId="77777777" w:rsidR="008B214B" w:rsidRDefault="008B214B">
            <w:pPr>
              <w:pStyle w:val="western1"/>
            </w:pPr>
            <w:r>
              <w:t>Lecturer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2F936737" w14:textId="77777777" w:rsidR="008B214B" w:rsidRDefault="008B214B">
            <w:pPr>
              <w:pStyle w:val="western1"/>
            </w:pPr>
            <w:r>
              <w:t>Bui Tan Loc</w:t>
            </w:r>
          </w:p>
        </w:tc>
      </w:tr>
      <w:tr w:rsidR="008B214B" w14:paraId="063D3C8B" w14:textId="77777777" w:rsidTr="008B214B">
        <w:trPr>
          <w:tblCellSpacing w:w="0" w:type="dxa"/>
        </w:trPr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1A2EC227" w14:textId="77777777" w:rsidR="008B214B" w:rsidRDefault="008B214B">
            <w:pPr>
              <w:pStyle w:val="western1"/>
            </w:pPr>
            <w:r>
              <w:t>Lecturer information:</w:t>
            </w:r>
          </w:p>
        </w:tc>
        <w:tc>
          <w:tcPr>
            <w:tcW w:w="2500" w:type="pct"/>
            <w:tcBorders>
              <w:top w:val="nil"/>
              <w:left w:val="nil"/>
              <w:bottom w:val="nil"/>
              <w:right w:val="nil"/>
            </w:tcBorders>
            <w:hideMark/>
          </w:tcPr>
          <w:p w14:paraId="0EDB183B" w14:textId="77777777" w:rsidR="008B214B" w:rsidRDefault="00E457D6">
            <w:pPr>
              <w:pStyle w:val="western1"/>
            </w:pPr>
            <w:hyperlink r:id="rId8" w:history="1">
              <w:r w:rsidR="008B214B">
                <w:rPr>
                  <w:rStyle w:val="Hyperlink"/>
                </w:rPr>
                <w:t>btloc@fit.hcmus.edu.vn</w:t>
              </w:r>
            </w:hyperlink>
            <w:r w:rsidR="008B214B">
              <w:t xml:space="preserve"> </w:t>
            </w:r>
          </w:p>
        </w:tc>
      </w:tr>
    </w:tbl>
    <w:p w14:paraId="7648614E" w14:textId="4FEF1F70" w:rsidR="008B214B" w:rsidRDefault="008B214B" w:rsidP="0077241E">
      <w:pPr>
        <w:pStyle w:val="Heading1"/>
      </w:pPr>
      <w:r>
        <w:t>Evaluation Outcomes</w:t>
      </w:r>
    </w:p>
    <w:p w14:paraId="5490F073" w14:textId="4F1294EA" w:rsidR="00F02FD1" w:rsidRDefault="00BB6E4E" w:rsidP="00F02FD1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1.1</w:t>
      </w:r>
    </w:p>
    <w:p w14:paraId="70C4F5B2" w14:textId="52EBF854" w:rsidR="00BB6E4E" w:rsidRDefault="00BB6E4E" w:rsidP="00F02FD1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2.1</w:t>
      </w:r>
    </w:p>
    <w:p w14:paraId="37F27619" w14:textId="25EA3136" w:rsidR="00F02FD1" w:rsidRPr="00BB6E4E" w:rsidRDefault="00BB6E4E" w:rsidP="00BB6E4E">
      <w:pPr>
        <w:pStyle w:val="Heading1"/>
        <w:numPr>
          <w:ilvl w:val="0"/>
          <w:numId w:val="5"/>
        </w:numP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</w:pPr>
      <w:r>
        <w:rPr>
          <w:rFonts w:ascii="Times New Roman" w:hAnsi="Times New Roman" w:cs="Times New Roman"/>
          <w:b w:val="0"/>
          <w:bCs w:val="0"/>
          <w:kern w:val="0"/>
          <w:sz w:val="26"/>
          <w:szCs w:val="26"/>
        </w:rPr>
        <w:t>G3</w:t>
      </w:r>
    </w:p>
    <w:p w14:paraId="51C9F21C" w14:textId="2395F916" w:rsidR="008B214B" w:rsidRDefault="008B214B" w:rsidP="0077241E">
      <w:pPr>
        <w:pStyle w:val="Heading1"/>
      </w:pPr>
      <w:r>
        <w:t>Description</w:t>
      </w:r>
    </w:p>
    <w:p w14:paraId="4B59F0EA" w14:textId="0A3F9BBE" w:rsidR="008B214B" w:rsidRDefault="008B214B" w:rsidP="008B214B">
      <w:pPr>
        <w:pStyle w:val="western"/>
      </w:pPr>
      <w:r>
        <w:t>- Implement the tutorial “Creating A Simple</w:t>
      </w:r>
      <w:r w:rsidR="00912491">
        <w:t xml:space="preserve"> RSS Application in Android” </w:t>
      </w:r>
      <w:r w:rsidR="00912491">
        <w:fldChar w:fldCharType="begin"/>
      </w:r>
      <w:r w:rsidR="00912491">
        <w:instrText xml:space="preserve"> ADDIN ZOTERO_ITEM CSL_CITATION {"citationID":"4ira5vguo","properties":{"formattedCitation":"[1]","plainCitation":"[1]"},"citationItems":[{"id":127,"uris":["http://zotero.org/users/local/MFZvzCkh/items/K9ACJ3AA"],"uri":["http://zotero.org/users/local/MFZvzCkh/items/K9ACJ3AA"],"itemData":{"id":127,"type":"webpage","title":"Creating A Simple RSS Application in Android | Android Research Blog","URL":"https://androidresearch.wordpress.com/2012/01/21/creating-a-simple-rss-application-in-android/","accessed":{"date-parts":[["2016",2,21]]}}}],"schema":"https://github.com/citation-style-language/schema/raw/master/csl-citation.json"} </w:instrText>
      </w:r>
      <w:r w:rsidR="00912491">
        <w:fldChar w:fldCharType="separate"/>
      </w:r>
      <w:r w:rsidR="00912491">
        <w:rPr>
          <w:noProof/>
        </w:rPr>
        <w:t>[1]</w:t>
      </w:r>
      <w:r w:rsidR="00912491">
        <w:fldChar w:fldCharType="end"/>
      </w:r>
      <w:r>
        <w:t>.</w:t>
      </w:r>
    </w:p>
    <w:p w14:paraId="6BF3D934" w14:textId="77777777" w:rsidR="00D67268" w:rsidRDefault="00D67268" w:rsidP="00D67268">
      <w:pPr>
        <w:pStyle w:val="Heading1"/>
      </w:pPr>
      <w:r>
        <w:t>Submission Format</w:t>
      </w:r>
    </w:p>
    <w:p w14:paraId="04E08CB1" w14:textId="77777777" w:rsidR="00D67268" w:rsidRPr="0039555C" w:rsidRDefault="00D67268" w:rsidP="00D67268">
      <w:pPr>
        <w:rPr>
          <w:rFonts w:ascii="Times New Roman" w:hAnsi="Times New Roman" w:cs="Times New Roman"/>
          <w:sz w:val="26"/>
          <w:szCs w:val="26"/>
        </w:rPr>
      </w:pPr>
      <w:r w:rsidRPr="0039555C">
        <w:rPr>
          <w:rFonts w:ascii="Times New Roman" w:hAnsi="Times New Roman" w:cs="Times New Roman"/>
          <w:sz w:val="26"/>
          <w:szCs w:val="26"/>
        </w:rPr>
        <w:t>The submission format must be conformed to “</w:t>
      </w:r>
      <w:hyperlink r:id="rId9" w:history="1">
        <w:r w:rsidRPr="0039555C">
          <w:rPr>
            <w:rStyle w:val="Hyperlink"/>
            <w:rFonts w:ascii="Times New Roman" w:hAnsi="Times New Roman" w:cs="Times New Roman"/>
            <w:sz w:val="26"/>
            <w:szCs w:val="26"/>
          </w:rPr>
          <w:t>IADocTemplate</w:t>
        </w:r>
      </w:hyperlink>
      <w:r w:rsidRPr="0039555C">
        <w:rPr>
          <w:rFonts w:ascii="Times New Roman" w:hAnsi="Times New Roman" w:cs="Times New Roman"/>
          <w:sz w:val="26"/>
          <w:szCs w:val="26"/>
        </w:rPr>
        <w:t>”</w:t>
      </w:r>
    </w:p>
    <w:p w14:paraId="35820BE3" w14:textId="77777777" w:rsidR="00D67268" w:rsidRDefault="00D67268" w:rsidP="00D67268">
      <w:pPr>
        <w:pStyle w:val="Heading1"/>
      </w:pPr>
      <w:r>
        <w:t>Evaluations</w:t>
      </w:r>
    </w:p>
    <w:p w14:paraId="03132BDE" w14:textId="590ED609" w:rsidR="0077241E" w:rsidRPr="0077241E" w:rsidRDefault="00D67268" w:rsidP="00D67268">
      <w:pPr>
        <w:rPr>
          <w:i/>
          <w:color w:val="800000"/>
        </w:rPr>
      </w:pPr>
      <w:r>
        <w:rPr>
          <w:rFonts w:ascii="Times New Roman" w:hAnsi="Times New Roman" w:cs="Times New Roman"/>
          <w:sz w:val="26"/>
          <w:szCs w:val="26"/>
        </w:rPr>
        <w:t>Refer the “Rubric” and “Grade” sheet of the doc “Report\</w:t>
      </w:r>
      <w:r w:rsidRPr="0039555C">
        <w:rPr>
          <w:rFonts w:ascii="Times New Roman" w:hAnsi="Times New Roman" w:cs="Times New Roman"/>
          <w:sz w:val="26"/>
          <w:szCs w:val="26"/>
        </w:rPr>
        <w:t>MaNhom-MSSV-MaBaiTap</w:t>
      </w:r>
      <w:r>
        <w:rPr>
          <w:rFonts w:ascii="Times New Roman" w:hAnsi="Times New Roman" w:cs="Times New Roman"/>
          <w:sz w:val="26"/>
          <w:szCs w:val="26"/>
        </w:rPr>
        <w:t xml:space="preserve">.xlsx” in </w:t>
      </w:r>
      <w:r w:rsidRPr="0039555C">
        <w:rPr>
          <w:rFonts w:ascii="Times New Roman" w:hAnsi="Times New Roman" w:cs="Times New Roman"/>
          <w:sz w:val="26"/>
          <w:szCs w:val="26"/>
        </w:rPr>
        <w:t>“</w:t>
      </w:r>
      <w:hyperlink r:id="rId10" w:history="1">
        <w:r w:rsidRPr="0039555C">
          <w:rPr>
            <w:rStyle w:val="Hyperlink"/>
            <w:rFonts w:ascii="Times New Roman" w:hAnsi="Times New Roman" w:cs="Times New Roman"/>
            <w:sz w:val="26"/>
            <w:szCs w:val="26"/>
          </w:rPr>
          <w:t>IADocTemplate</w:t>
        </w:r>
      </w:hyperlink>
      <w:r w:rsidRPr="0039555C">
        <w:rPr>
          <w:rFonts w:ascii="Times New Roman" w:hAnsi="Times New Roman" w:cs="Times New Roman"/>
          <w:sz w:val="26"/>
          <w:szCs w:val="26"/>
        </w:rPr>
        <w:t>”</w:t>
      </w:r>
    </w:p>
    <w:p w14:paraId="3580B5D6" w14:textId="027EF42A" w:rsidR="003B401C" w:rsidRDefault="008B214B" w:rsidP="0077241E">
      <w:pPr>
        <w:pStyle w:val="Heading1"/>
      </w:pPr>
      <w:r>
        <w:lastRenderedPageBreak/>
        <w:t>Other Requirements</w:t>
      </w:r>
    </w:p>
    <w:p w14:paraId="25D52028" w14:textId="5B699638" w:rsidR="00D17C5E" w:rsidRPr="00D17C5E" w:rsidRDefault="00D17C5E" w:rsidP="0077241E">
      <w:pPr>
        <w:pStyle w:val="Heading1"/>
      </w:pPr>
      <w:r w:rsidRPr="00D17C5E">
        <w:t>Resources – References</w:t>
      </w:r>
    </w:p>
    <w:p w14:paraId="43037B1A" w14:textId="270ED174" w:rsidR="00751D19" w:rsidRPr="00E457D6" w:rsidRDefault="00D17C5E" w:rsidP="00B75011">
      <w:pPr>
        <w:spacing w:before="100" w:beforeAutospacing="1" w:after="100" w:afterAutospacing="1"/>
        <w:jc w:val="both"/>
        <w:rPr>
          <w:rFonts w:ascii="Times New Roman" w:hAnsi="Times New Roman" w:cs="Times New Roman"/>
          <w:i/>
          <w:iCs/>
          <w:color w:val="FF0000"/>
        </w:rPr>
      </w:pPr>
      <w:bookmarkStart w:id="0" w:name="_GoBack"/>
      <w:r w:rsidRPr="00E457D6">
        <w:rPr>
          <w:rFonts w:ascii="Times New Roman" w:hAnsi="Times New Roman" w:cs="Times New Roman"/>
          <w:i/>
          <w:iCs/>
          <w:color w:val="FF0000"/>
        </w:rPr>
        <w:t>(The following resources are just for a suggestion. You can use any other resource to support your assignment.)</w:t>
      </w:r>
      <w:bookmarkEnd w:id="0"/>
    </w:p>
    <w:p w14:paraId="5D50C535" w14:textId="77777777" w:rsidR="00912491" w:rsidRPr="00912491" w:rsidRDefault="00912491" w:rsidP="00912491">
      <w:pPr>
        <w:pStyle w:val="Bibliography"/>
        <w:rPr>
          <w:rFonts w:ascii="Cambria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912491">
        <w:rPr>
          <w:rFonts w:ascii="Cambria"/>
        </w:rPr>
        <w:t>[1]</w:t>
      </w:r>
      <w:r w:rsidRPr="00912491">
        <w:rPr>
          <w:rFonts w:ascii="Cambria"/>
        </w:rPr>
        <w:tab/>
        <w:t>“Creating A Simple RSS Application in Android | Android Research Blog.” [Online]. Available: https://androidresearch.wordpress.com/2012/01/21/creating-a-simple-rss-application-in-android/. [Accessed: 21-Feb-2016].</w:t>
      </w:r>
    </w:p>
    <w:p w14:paraId="36AFE95A" w14:textId="603FACC9" w:rsidR="00EE00DC" w:rsidRPr="00B75011" w:rsidRDefault="00912491" w:rsidP="00EE00DC">
      <w:r>
        <w:fldChar w:fldCharType="end"/>
      </w:r>
    </w:p>
    <w:p w14:paraId="4227BA78" w14:textId="5591B7C5" w:rsidR="00D17C5E" w:rsidRPr="00D17C5E" w:rsidRDefault="00D17C5E" w:rsidP="00127C8C">
      <w:pPr>
        <w:spacing w:before="100" w:beforeAutospacing="1"/>
        <w:jc w:val="both"/>
        <w:rPr>
          <w:rFonts w:ascii="Times New Roman" w:hAnsi="Times New Roman" w:cs="Times New Roman"/>
          <w:sz w:val="26"/>
          <w:szCs w:val="26"/>
        </w:rPr>
      </w:pPr>
    </w:p>
    <w:p w14:paraId="0929627E" w14:textId="77777777" w:rsidR="009A4CEC" w:rsidRDefault="009A4CEC"/>
    <w:sectPr w:rsidR="009A4CEC" w:rsidSect="00CE4D30">
      <w:headerReference w:type="default" r:id="rId11"/>
      <w:footerReference w:type="even" r:id="rId12"/>
      <w:footerReference w:type="default" r:id="rId13"/>
      <w:pgSz w:w="12240" w:h="15840"/>
      <w:pgMar w:top="1440" w:right="180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2BB068F" w14:textId="77777777" w:rsidR="00D17C5E" w:rsidRDefault="00D17C5E" w:rsidP="00D17C5E">
      <w:r>
        <w:separator/>
      </w:r>
    </w:p>
  </w:endnote>
  <w:endnote w:type="continuationSeparator" w:id="0">
    <w:p w14:paraId="4A5872A4" w14:textId="77777777" w:rsidR="00D17C5E" w:rsidRDefault="00D17C5E" w:rsidP="00D17C5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E3628C" w14:textId="77777777" w:rsidR="004C2850" w:rsidRDefault="004C2850" w:rsidP="00D45C3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2945DE7" w14:textId="77777777" w:rsidR="004C2850" w:rsidRDefault="004C2850" w:rsidP="004C285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C8F3AB5" w14:textId="77777777" w:rsidR="004C2850" w:rsidRDefault="004C2850" w:rsidP="00D45C39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E457D6">
      <w:rPr>
        <w:rStyle w:val="PageNumber"/>
        <w:noProof/>
      </w:rPr>
      <w:t>1</w:t>
    </w:r>
    <w:r>
      <w:rPr>
        <w:rStyle w:val="PageNumber"/>
      </w:rPr>
      <w:fldChar w:fldCharType="end"/>
    </w:r>
  </w:p>
  <w:p w14:paraId="1FDC2BF6" w14:textId="77777777" w:rsidR="004C2850" w:rsidRDefault="004C2850" w:rsidP="004C285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3B42789" w14:textId="77777777" w:rsidR="00D17C5E" w:rsidRDefault="00D17C5E" w:rsidP="00D17C5E">
      <w:r>
        <w:separator/>
      </w:r>
    </w:p>
  </w:footnote>
  <w:footnote w:type="continuationSeparator" w:id="0">
    <w:p w14:paraId="779B4B62" w14:textId="77777777" w:rsidR="00D17C5E" w:rsidRDefault="00D17C5E" w:rsidP="00D17C5E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W w:w="5000" w:type="pct"/>
      <w:tblLook w:val="04A0" w:firstRow="1" w:lastRow="0" w:firstColumn="1" w:lastColumn="0" w:noHBand="0" w:noVBand="1"/>
    </w:tblPr>
    <w:tblGrid>
      <w:gridCol w:w="1516"/>
      <w:gridCol w:w="5916"/>
      <w:gridCol w:w="1424"/>
    </w:tblGrid>
    <w:tr w:rsidR="00D17C5E" w:rsidRPr="00144BCA" w14:paraId="3ED92ED0" w14:textId="77777777" w:rsidTr="00D17C5E">
      <w:tc>
        <w:tcPr>
          <w:tcW w:w="856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3D7C6CB1" w14:textId="77777777" w:rsidR="00D17C5E" w:rsidRPr="00144BCA" w:rsidRDefault="00D17C5E" w:rsidP="00146564">
          <w:pPr>
            <w:pStyle w:val="Header"/>
            <w:tabs>
              <w:tab w:val="clear" w:pos="8640"/>
              <w:tab w:val="right" w:pos="9630"/>
            </w:tabs>
            <w:jc w:val="center"/>
            <w:rPr>
              <w:rFonts w:ascii="Times New Roman" w:hAnsi="Times New Roman"/>
              <w:b/>
              <w:i/>
              <w:szCs w:val="26"/>
            </w:rPr>
          </w:pPr>
          <w:r>
            <w:rPr>
              <w:rFonts w:ascii="Times New Roman" w:hAnsi="Times New Roman"/>
              <w:b/>
              <w:i/>
              <w:noProof/>
              <w:szCs w:val="26"/>
            </w:rPr>
            <w:drawing>
              <wp:inline distT="0" distB="0" distL="0" distR="0" wp14:anchorId="4F0212D3" wp14:editId="1D990617">
                <wp:extent cx="698500" cy="546100"/>
                <wp:effectExtent l="0" t="0" r="12700" b="12700"/>
                <wp:docPr id="5" name="Picture 5" descr="logo-khtn2009_transparency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logo-khtn2009_transparency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98500" cy="546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3340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6962A474" w14:textId="7E925E16" w:rsidR="00D17C5E" w:rsidRPr="00144BCA" w:rsidRDefault="009A3599" w:rsidP="00146564">
          <w:pPr>
            <w:pStyle w:val="Header"/>
            <w:tabs>
              <w:tab w:val="clear" w:pos="8640"/>
              <w:tab w:val="right" w:pos="9630"/>
            </w:tabs>
            <w:rPr>
              <w:rFonts w:ascii="Times New Roman" w:hAnsi="Times New Roman"/>
              <w:szCs w:val="26"/>
            </w:rPr>
          </w:pPr>
          <w:r>
            <w:rPr>
              <w:rFonts w:ascii="Times New Roman" w:hAnsi="Times New Roman"/>
              <w:szCs w:val="26"/>
            </w:rPr>
            <w:t>University of Science – Ho Chi Minh City</w:t>
          </w:r>
        </w:p>
        <w:p w14:paraId="084BF466" w14:textId="6D820B08" w:rsidR="00D17C5E" w:rsidRPr="00144BCA" w:rsidRDefault="009A3599" w:rsidP="00146564">
          <w:pPr>
            <w:pStyle w:val="Header"/>
            <w:tabs>
              <w:tab w:val="clear" w:pos="8640"/>
              <w:tab w:val="right" w:pos="9630"/>
            </w:tabs>
            <w:rPr>
              <w:rFonts w:ascii="Times New Roman" w:hAnsi="Times New Roman"/>
              <w:b/>
              <w:szCs w:val="26"/>
            </w:rPr>
          </w:pPr>
          <w:r>
            <w:rPr>
              <w:rFonts w:ascii="Times New Roman" w:hAnsi="Times New Roman"/>
              <w:b/>
              <w:szCs w:val="26"/>
            </w:rPr>
            <w:t>Faculty of Information Technology</w:t>
          </w:r>
        </w:p>
      </w:tc>
      <w:tc>
        <w:tcPr>
          <w:tcW w:w="804" w:type="pct"/>
          <w:tcBorders>
            <w:bottom w:val="single" w:sz="4" w:space="0" w:color="auto"/>
          </w:tcBorders>
          <w:shd w:val="clear" w:color="auto" w:fill="auto"/>
          <w:vAlign w:val="center"/>
        </w:tcPr>
        <w:p w14:paraId="64EBA300" w14:textId="77777777" w:rsidR="00D17C5E" w:rsidRPr="00144BCA" w:rsidRDefault="00D17C5E" w:rsidP="00146564">
          <w:pPr>
            <w:pStyle w:val="Header"/>
            <w:tabs>
              <w:tab w:val="clear" w:pos="8640"/>
              <w:tab w:val="right" w:pos="9630"/>
            </w:tabs>
            <w:jc w:val="center"/>
            <w:rPr>
              <w:rFonts w:ascii="Times New Roman" w:hAnsi="Times New Roman"/>
              <w:b/>
              <w:i/>
              <w:szCs w:val="26"/>
            </w:rPr>
          </w:pPr>
          <w:r>
            <w:rPr>
              <w:rFonts w:ascii="Times New Roman" w:hAnsi="Times New Roman"/>
              <w:b/>
              <w:i/>
              <w:noProof/>
              <w:szCs w:val="26"/>
            </w:rPr>
            <w:drawing>
              <wp:inline distT="0" distB="0" distL="0" distR="0" wp14:anchorId="128B673E" wp14:editId="0904628F">
                <wp:extent cx="660400" cy="419100"/>
                <wp:effectExtent l="0" t="0" r="0" b="12700"/>
                <wp:docPr id="6" name="Picture 6" descr="cdi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2" descr="cdi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2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60400" cy="4191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</w:tr>
  </w:tbl>
  <w:p w14:paraId="2CE5A60C" w14:textId="77777777" w:rsidR="00D17C5E" w:rsidRDefault="00D17C5E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EB23DC"/>
    <w:multiLevelType w:val="hybridMultilevel"/>
    <w:tmpl w:val="B740BA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56A1544"/>
    <w:multiLevelType w:val="hybridMultilevel"/>
    <w:tmpl w:val="08B44A6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9972E3D"/>
    <w:multiLevelType w:val="multilevel"/>
    <w:tmpl w:val="336035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>
    <w:nsid w:val="2AF07A93"/>
    <w:multiLevelType w:val="hybridMultilevel"/>
    <w:tmpl w:val="62F48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B9064C2"/>
    <w:multiLevelType w:val="multilevel"/>
    <w:tmpl w:val="44FAB72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2DF569B"/>
    <w:multiLevelType w:val="multilevel"/>
    <w:tmpl w:val="83C6C5A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4F2C018E"/>
    <w:multiLevelType w:val="multilevel"/>
    <w:tmpl w:val="90CA01B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5C4D5018"/>
    <w:multiLevelType w:val="multilevel"/>
    <w:tmpl w:val="04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8">
    <w:nsid w:val="7ABC603E"/>
    <w:multiLevelType w:val="multilevel"/>
    <w:tmpl w:val="10783D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3"/>
  </w:num>
  <w:num w:numId="2">
    <w:abstractNumId w:val="1"/>
  </w:num>
  <w:num w:numId="3">
    <w:abstractNumId w:val="8"/>
  </w:num>
  <w:num w:numId="4">
    <w:abstractNumId w:val="4"/>
  </w:num>
  <w:num w:numId="5">
    <w:abstractNumId w:val="0"/>
  </w:num>
  <w:num w:numId="6">
    <w:abstractNumId w:val="2"/>
  </w:num>
  <w:num w:numId="7">
    <w:abstractNumId w:val="5"/>
  </w:num>
  <w:num w:numId="8">
    <w:abstractNumId w:val="6"/>
  </w:num>
  <w:num w:numId="9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defaultTabStop w:val="720"/>
  <w:characterSpacingControl w:val="doNotCompress"/>
  <w:savePreviewPicture/>
  <w:hdrShapeDefaults>
    <o:shapedefaults v:ext="edit" spidmax="1026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17C5E"/>
    <w:rsid w:val="000B2016"/>
    <w:rsid w:val="000B759B"/>
    <w:rsid w:val="000F701E"/>
    <w:rsid w:val="00101C7F"/>
    <w:rsid w:val="0011316F"/>
    <w:rsid w:val="00127C8C"/>
    <w:rsid w:val="00260F29"/>
    <w:rsid w:val="00340751"/>
    <w:rsid w:val="00361F21"/>
    <w:rsid w:val="003B401C"/>
    <w:rsid w:val="003B519B"/>
    <w:rsid w:val="004C2850"/>
    <w:rsid w:val="004E7C6A"/>
    <w:rsid w:val="00636087"/>
    <w:rsid w:val="0065427F"/>
    <w:rsid w:val="00655E4C"/>
    <w:rsid w:val="006B2149"/>
    <w:rsid w:val="006D6570"/>
    <w:rsid w:val="006F4EEE"/>
    <w:rsid w:val="007022C5"/>
    <w:rsid w:val="00751D19"/>
    <w:rsid w:val="0075612E"/>
    <w:rsid w:val="0077241E"/>
    <w:rsid w:val="007E1559"/>
    <w:rsid w:val="008332EE"/>
    <w:rsid w:val="008B214B"/>
    <w:rsid w:val="00912491"/>
    <w:rsid w:val="009A3599"/>
    <w:rsid w:val="009A4CEC"/>
    <w:rsid w:val="00A35A90"/>
    <w:rsid w:val="00A61B7B"/>
    <w:rsid w:val="00B235AF"/>
    <w:rsid w:val="00B5599D"/>
    <w:rsid w:val="00B75011"/>
    <w:rsid w:val="00B87528"/>
    <w:rsid w:val="00BB6E4E"/>
    <w:rsid w:val="00BC0F5E"/>
    <w:rsid w:val="00C15674"/>
    <w:rsid w:val="00C3349B"/>
    <w:rsid w:val="00CB7298"/>
    <w:rsid w:val="00CE4D30"/>
    <w:rsid w:val="00D17C5E"/>
    <w:rsid w:val="00D67268"/>
    <w:rsid w:val="00DD228A"/>
    <w:rsid w:val="00E2426A"/>
    <w:rsid w:val="00E457D6"/>
    <w:rsid w:val="00EE00DC"/>
    <w:rsid w:val="00F02FD1"/>
    <w:rsid w:val="00F07FE0"/>
    <w:rsid w:val="00FF027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77286B46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17C5E"/>
    <w:pPr>
      <w:numPr>
        <w:numId w:val="9"/>
      </w:numPr>
      <w:spacing w:before="100" w:beforeAutospacing="1" w:after="115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241E"/>
    <w:pPr>
      <w:keepNext/>
      <w:keepLines/>
      <w:numPr>
        <w:ilvl w:val="1"/>
        <w:numId w:val="9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241E"/>
    <w:pPr>
      <w:keepNext/>
      <w:keepLines/>
      <w:numPr>
        <w:ilvl w:val="2"/>
        <w:numId w:val="9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241E"/>
    <w:pPr>
      <w:keepNext/>
      <w:keepLines/>
      <w:numPr>
        <w:ilvl w:val="3"/>
        <w:numId w:val="9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241E"/>
    <w:pPr>
      <w:keepNext/>
      <w:keepLines/>
      <w:numPr>
        <w:ilvl w:val="4"/>
        <w:numId w:val="9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241E"/>
    <w:pPr>
      <w:keepNext/>
      <w:keepLines/>
      <w:numPr>
        <w:ilvl w:val="5"/>
        <w:numId w:val="9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241E"/>
    <w:pPr>
      <w:keepNext/>
      <w:keepLines/>
      <w:numPr>
        <w:ilvl w:val="6"/>
        <w:numId w:val="9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241E"/>
    <w:pPr>
      <w:keepNext/>
      <w:keepLines/>
      <w:numPr>
        <w:ilvl w:val="7"/>
        <w:numId w:val="9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241E"/>
    <w:pPr>
      <w:keepNext/>
      <w:keepLines/>
      <w:numPr>
        <w:ilvl w:val="8"/>
        <w:numId w:val="9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C5E"/>
  </w:style>
  <w:style w:type="paragraph" w:styleId="Footer">
    <w:name w:val="footer"/>
    <w:basedOn w:val="Normal"/>
    <w:link w:val="Foot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C5E"/>
  </w:style>
  <w:style w:type="paragraph" w:styleId="BalloonText">
    <w:name w:val="Balloon Text"/>
    <w:basedOn w:val="Normal"/>
    <w:link w:val="BalloonTextChar"/>
    <w:uiPriority w:val="99"/>
    <w:semiHidden/>
    <w:unhideWhenUsed/>
    <w:rsid w:val="00D17C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C5E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D17C5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D17C5E"/>
    <w:rPr>
      <w:rFonts w:ascii="Times" w:hAnsi="Times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D17C5E"/>
    <w:pPr>
      <w:spacing w:before="100" w:beforeAutospacing="1" w:after="144" w:line="288" w:lineRule="auto"/>
      <w:ind w:firstLine="360"/>
      <w:jc w:val="both"/>
    </w:pPr>
    <w:rPr>
      <w:rFonts w:ascii="Times" w:hAnsi="Times" w:cs="Times New Roman"/>
      <w:sz w:val="20"/>
      <w:szCs w:val="20"/>
    </w:rPr>
  </w:style>
  <w:style w:type="paragraph" w:customStyle="1" w:styleId="western">
    <w:name w:val="western"/>
    <w:basedOn w:val="Normal"/>
    <w:rsid w:val="00D17C5E"/>
    <w:pPr>
      <w:spacing w:before="100" w:beforeAutospacing="1" w:after="144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paragraph" w:customStyle="1" w:styleId="western1">
    <w:name w:val="western1"/>
    <w:basedOn w:val="Normal"/>
    <w:rsid w:val="00D17C5E"/>
    <w:pPr>
      <w:spacing w:before="100" w:beforeAutospacing="1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D17C5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17C5E"/>
    <w:pPr>
      <w:tabs>
        <w:tab w:val="left" w:pos="380"/>
      </w:tabs>
      <w:ind w:left="384" w:hanging="384"/>
    </w:pPr>
  </w:style>
  <w:style w:type="character" w:styleId="PageNumber">
    <w:name w:val="page number"/>
    <w:basedOn w:val="DefaultParagraphFont"/>
    <w:uiPriority w:val="99"/>
    <w:semiHidden/>
    <w:unhideWhenUsed/>
    <w:rsid w:val="004C2850"/>
  </w:style>
  <w:style w:type="paragraph" w:styleId="ListParagraph">
    <w:name w:val="List Paragraph"/>
    <w:basedOn w:val="Normal"/>
    <w:uiPriority w:val="34"/>
    <w:qFormat/>
    <w:rsid w:val="000B759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77241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241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241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241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241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241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241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241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D17C5E"/>
    <w:pPr>
      <w:numPr>
        <w:numId w:val="9"/>
      </w:numPr>
      <w:spacing w:before="100" w:beforeAutospacing="1" w:after="115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77241E"/>
    <w:pPr>
      <w:keepNext/>
      <w:keepLines/>
      <w:numPr>
        <w:ilvl w:val="1"/>
        <w:numId w:val="9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7241E"/>
    <w:pPr>
      <w:keepNext/>
      <w:keepLines/>
      <w:numPr>
        <w:ilvl w:val="2"/>
        <w:numId w:val="9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7241E"/>
    <w:pPr>
      <w:keepNext/>
      <w:keepLines/>
      <w:numPr>
        <w:ilvl w:val="3"/>
        <w:numId w:val="9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7241E"/>
    <w:pPr>
      <w:keepNext/>
      <w:keepLines/>
      <w:numPr>
        <w:ilvl w:val="4"/>
        <w:numId w:val="9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7241E"/>
    <w:pPr>
      <w:keepNext/>
      <w:keepLines/>
      <w:numPr>
        <w:ilvl w:val="5"/>
        <w:numId w:val="9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7241E"/>
    <w:pPr>
      <w:keepNext/>
      <w:keepLines/>
      <w:numPr>
        <w:ilvl w:val="6"/>
        <w:numId w:val="9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7241E"/>
    <w:pPr>
      <w:keepNext/>
      <w:keepLines/>
      <w:numPr>
        <w:ilvl w:val="7"/>
        <w:numId w:val="9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7241E"/>
    <w:pPr>
      <w:keepNext/>
      <w:keepLines/>
      <w:numPr>
        <w:ilvl w:val="8"/>
        <w:numId w:val="9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D17C5E"/>
  </w:style>
  <w:style w:type="paragraph" w:styleId="Footer">
    <w:name w:val="footer"/>
    <w:basedOn w:val="Normal"/>
    <w:link w:val="FooterChar"/>
    <w:uiPriority w:val="99"/>
    <w:unhideWhenUsed/>
    <w:rsid w:val="00D17C5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D17C5E"/>
  </w:style>
  <w:style w:type="paragraph" w:styleId="BalloonText">
    <w:name w:val="Balloon Text"/>
    <w:basedOn w:val="Normal"/>
    <w:link w:val="BalloonTextChar"/>
    <w:uiPriority w:val="99"/>
    <w:semiHidden/>
    <w:unhideWhenUsed/>
    <w:rsid w:val="00D17C5E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17C5E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D17C5E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Heading1Char">
    <w:name w:val="Heading 1 Char"/>
    <w:basedOn w:val="DefaultParagraphFont"/>
    <w:link w:val="Heading1"/>
    <w:uiPriority w:val="9"/>
    <w:rsid w:val="00D17C5E"/>
    <w:rPr>
      <w:rFonts w:ascii="Times" w:hAnsi="Times"/>
      <w:b/>
      <w:bCs/>
      <w:kern w:val="36"/>
      <w:sz w:val="48"/>
      <w:szCs w:val="48"/>
    </w:rPr>
  </w:style>
  <w:style w:type="paragraph" w:styleId="NormalWeb">
    <w:name w:val="Normal (Web)"/>
    <w:basedOn w:val="Normal"/>
    <w:uiPriority w:val="99"/>
    <w:semiHidden/>
    <w:unhideWhenUsed/>
    <w:rsid w:val="00D17C5E"/>
    <w:pPr>
      <w:spacing w:before="100" w:beforeAutospacing="1" w:after="144" w:line="288" w:lineRule="auto"/>
      <w:ind w:firstLine="360"/>
      <w:jc w:val="both"/>
    </w:pPr>
    <w:rPr>
      <w:rFonts w:ascii="Times" w:hAnsi="Times" w:cs="Times New Roman"/>
      <w:sz w:val="20"/>
      <w:szCs w:val="20"/>
    </w:rPr>
  </w:style>
  <w:style w:type="paragraph" w:customStyle="1" w:styleId="western">
    <w:name w:val="western"/>
    <w:basedOn w:val="Normal"/>
    <w:rsid w:val="00D17C5E"/>
    <w:pPr>
      <w:spacing w:before="100" w:beforeAutospacing="1" w:after="144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paragraph" w:customStyle="1" w:styleId="western1">
    <w:name w:val="western1"/>
    <w:basedOn w:val="Normal"/>
    <w:rsid w:val="00D17C5E"/>
    <w:pPr>
      <w:spacing w:before="100" w:beforeAutospacing="1" w:line="288" w:lineRule="auto"/>
      <w:ind w:firstLine="360"/>
      <w:jc w:val="both"/>
    </w:pPr>
    <w:rPr>
      <w:rFonts w:ascii="Times New Roman" w:hAnsi="Times New Roman" w:cs="Times New Roman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D17C5E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17C5E"/>
    <w:pPr>
      <w:tabs>
        <w:tab w:val="left" w:pos="380"/>
      </w:tabs>
      <w:ind w:left="384" w:hanging="384"/>
    </w:pPr>
  </w:style>
  <w:style w:type="character" w:styleId="PageNumber">
    <w:name w:val="page number"/>
    <w:basedOn w:val="DefaultParagraphFont"/>
    <w:uiPriority w:val="99"/>
    <w:semiHidden/>
    <w:unhideWhenUsed/>
    <w:rsid w:val="004C2850"/>
  </w:style>
  <w:style w:type="paragraph" w:styleId="ListParagraph">
    <w:name w:val="List Paragraph"/>
    <w:basedOn w:val="Normal"/>
    <w:uiPriority w:val="34"/>
    <w:qFormat/>
    <w:rsid w:val="000B759B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semiHidden/>
    <w:rsid w:val="0077241E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7241E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7241E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7241E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7241E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7241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7241E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7241E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727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4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273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125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293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829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2146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97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03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34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1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eader" Target="header1.xml"/><Relationship Id="rId12" Type="http://schemas.openxmlformats.org/officeDocument/2006/relationships/footer" Target="footer1.xml"/><Relationship Id="rId13" Type="http://schemas.openxmlformats.org/officeDocument/2006/relationships/footer" Target="foot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mailto:btloc@fit.hcmus.edu.vn" TargetMode="External"/><Relationship Id="rId9" Type="http://schemas.openxmlformats.org/officeDocument/2006/relationships/hyperlink" Target="https://drive.google.com/file/d/0Bxf7v0hU9td5VXlqYXdtcEJUZzQ/view?usp=sharing" TargetMode="External"/><Relationship Id="rId10" Type="http://schemas.openxmlformats.org/officeDocument/2006/relationships/hyperlink" Target="https://drive.google.com/file/d/0Bxf7v0hU9td5VXlqYXdtcEJUZzQ/view?usp=sharing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Relationship Id="rId2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</TotalTime>
  <Pages>2</Pages>
  <Words>291</Words>
  <Characters>1662</Characters>
  <Application>Microsoft Macintosh Word</Application>
  <DocSecurity>0</DocSecurity>
  <Lines>13</Lines>
  <Paragraphs>3</Paragraphs>
  <ScaleCrop>false</ScaleCrop>
  <Company/>
  <LinksUpToDate>false</LinksUpToDate>
  <CharactersWithSpaces>195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ui Tan Loc</dc:creator>
  <cp:keywords/>
  <dc:description/>
  <cp:lastModifiedBy>Bui Tan Loc</cp:lastModifiedBy>
  <cp:revision>48</cp:revision>
  <dcterms:created xsi:type="dcterms:W3CDTF">2016-02-25T05:26:00Z</dcterms:created>
  <dcterms:modified xsi:type="dcterms:W3CDTF">2016-03-01T02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8"&gt;&lt;session id="uR2X2iqA"/&gt;&lt;style id="http://www.zotero.org/styles/ieee" locale="en-US" hasBibliography="1" bibliographyStyleHasBeenSet="1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true"/&gt;&lt;pref name="noteType" value=""/&gt;&lt;/prefs&gt;&lt;/data&gt;</vt:lpwstr>
  </property>
</Properties>
</file>